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048DBD" w14:textId="735D63CF" w:rsidR="00D40DE1" w:rsidRDefault="00082E8A" w:rsidP="00375721">
      <w:pPr>
        <w:spacing w:line="360" w:lineRule="auto"/>
        <w:jc w:val="both"/>
      </w:pPr>
      <w:r>
        <w:rPr>
          <w:noProof/>
          <w:lang w:val="en-US"/>
        </w:rPr>
        <w:drawing>
          <wp:inline distT="0" distB="0" distL="0" distR="0" wp14:anchorId="60CB0325" wp14:editId="0CBD5319">
            <wp:extent cx="5587281" cy="827532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urple and White Geometric  Business Book Cover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87281" cy="8275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B5FF53" w14:textId="2A89B57F" w:rsidR="00E06BE6" w:rsidRPr="00D40DE1" w:rsidRDefault="00D40DE1" w:rsidP="00375721">
      <w:pPr>
        <w:pStyle w:val="Heading1"/>
        <w:spacing w:line="36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D40DE1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KATA PENGANTAR</w:t>
      </w:r>
    </w:p>
    <w:p w14:paraId="290F4999" w14:textId="77777777" w:rsidR="00A35885" w:rsidRPr="00A35885" w:rsidRDefault="00A35885" w:rsidP="00082E8A">
      <w:pPr>
        <w:spacing w:before="100" w:beforeAutospacing="1" w:after="100" w:afterAutospacing="1" w:line="240" w:lineRule="auto"/>
        <w:ind w:firstLine="720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uj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yukur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ipanjatk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hadirat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uh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Maha Esa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tas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rahmat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aruni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-Nya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hingg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por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pat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iselesaik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eng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aik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pat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waktu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.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por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rjudul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r w:rsidRPr="00A35885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 xml:space="preserve">"Peran </w:t>
      </w:r>
      <w:proofErr w:type="spellStart"/>
      <w:r w:rsidRPr="00A35885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>Teknologi</w:t>
      </w:r>
      <w:proofErr w:type="spellEnd"/>
      <w:r w:rsidRPr="00A35885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 xml:space="preserve"> 5G </w:t>
      </w:r>
      <w:proofErr w:type="spellStart"/>
      <w:r w:rsidRPr="00A35885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A35885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:lang w:val="en-US"/>
          <w14:ligatures w14:val="none"/>
        </w:rPr>
        <w:t xml:space="preserve"> Smart City dan Intelligent Transportation Systems"</w:t>
      </w:r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isusu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baga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ntuk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aji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kademik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gena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rkembang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knolog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omunikas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rt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mpakny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rhadap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istem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ot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intar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ransportas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cerdas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.</w:t>
      </w:r>
    </w:p>
    <w:p w14:paraId="4A872C47" w14:textId="77777777" w:rsidR="00A35885" w:rsidRPr="00A35885" w:rsidRDefault="00A35885" w:rsidP="00082E8A">
      <w:pPr>
        <w:spacing w:before="100" w:beforeAutospacing="1" w:after="100" w:afterAutospacing="1" w:line="240" w:lineRule="auto"/>
        <w:ind w:firstLine="720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proses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yusun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por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rdapat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rbaga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antang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aik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cari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referens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aupu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nalisis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ta yang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relev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.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Namu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eng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sah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rj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ras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por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khirny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pat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rselesaik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.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cap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rim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asih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isampaik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pad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ose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mbimbing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lah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berik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rah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rt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pad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mu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ihak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lah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bantu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proses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yusun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por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.</w:t>
      </w:r>
    </w:p>
    <w:p w14:paraId="3EBA7463" w14:textId="77777777" w:rsidR="00A35885" w:rsidRPr="00A35885" w:rsidRDefault="00A35885" w:rsidP="00082E8A">
      <w:pPr>
        <w:spacing w:before="100" w:beforeAutospacing="1" w:after="100" w:afterAutospacing="1" w:line="240" w:lineRule="auto"/>
        <w:ind w:firstLine="720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por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bahas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agaiman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knolog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5G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rper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goptimalk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onsep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smart city dan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istem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ransportas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cerdas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.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Harapanny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por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pat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berik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wawas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rmanfaat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rt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jad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referens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ag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iap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aj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gi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aham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ebih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ntang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mplementas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5G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onteks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rkota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modern dan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rkelanjut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.</w:t>
      </w:r>
    </w:p>
    <w:p w14:paraId="120FD694" w14:textId="77777777" w:rsidR="00A35885" w:rsidRPr="00A35885" w:rsidRDefault="00A35885" w:rsidP="00082E8A">
      <w:pPr>
        <w:spacing w:before="100" w:beforeAutospacing="1" w:after="100" w:afterAutospacing="1" w:line="240" w:lineRule="auto"/>
        <w:ind w:firstLine="720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ulis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yadar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ahw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por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asih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jauh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r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sempurna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. Oleh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aren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tu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ritik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saran yang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bangu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sangat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iharapk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agar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pat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ingkatk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ualitas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tulisan di masa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datang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.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mog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por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pat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berik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anfaat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ag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para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mbac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rt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jad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ontribus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cil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rkembang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lmu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getahu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knolog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.</w:t>
      </w:r>
    </w:p>
    <w:p w14:paraId="31E447BD" w14:textId="73B1E19F" w:rsidR="003A12F9" w:rsidRDefault="00A35885" w:rsidP="00082E8A">
      <w:pPr>
        <w:spacing w:before="100" w:beforeAutospacing="1" w:after="100" w:afterAutospacing="1" w:line="240" w:lineRule="auto"/>
        <w:ind w:firstLine="720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sectPr w:rsidR="003A12F9" w:rsidSect="00D40DE1">
          <w:pgSz w:w="11906" w:h="16838"/>
          <w:pgMar w:top="2268" w:right="1701" w:bottom="1701" w:left="1701" w:header="709" w:footer="709" w:gutter="0"/>
          <w:cols w:space="708"/>
          <w:docGrid w:linePitch="360"/>
        </w:sectPr>
      </w:pPr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Akhir kata,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ulis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gucapk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rim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asih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rharap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por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pat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berik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spiras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rt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wawasan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aru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agi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iap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aja</w:t>
      </w:r>
      <w:proofErr w:type="spellEnd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A35885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bacanya</w:t>
      </w:r>
      <w:proofErr w:type="spellEnd"/>
    </w:p>
    <w:p w14:paraId="381208F1" w14:textId="385B1A32" w:rsidR="00934AEB" w:rsidRPr="00934AEB" w:rsidRDefault="00934AEB" w:rsidP="00375721">
      <w:pPr>
        <w:pStyle w:val="Heading1"/>
        <w:spacing w:line="360" w:lineRule="auto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934AEB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DAFTAR ISI</w:t>
      </w:r>
    </w:p>
    <w:p w14:paraId="22B1FC4D" w14:textId="77777777" w:rsidR="007425B9" w:rsidRDefault="007425B9" w:rsidP="00375721">
      <w:pPr>
        <w:pStyle w:val="Heading1"/>
        <w:spacing w:line="360" w:lineRule="auto"/>
      </w:pPr>
    </w:p>
    <w:p w14:paraId="39CCD883" w14:textId="77777777" w:rsidR="007425B9" w:rsidRDefault="007425B9" w:rsidP="00375721">
      <w:pPr>
        <w:pStyle w:val="Heading1"/>
        <w:spacing w:line="360" w:lineRule="auto"/>
      </w:pPr>
    </w:p>
    <w:p w14:paraId="0CB05DB0" w14:textId="77777777" w:rsidR="007425B9" w:rsidRDefault="007425B9" w:rsidP="00375721">
      <w:pPr>
        <w:pStyle w:val="Heading1"/>
        <w:spacing w:line="360" w:lineRule="auto"/>
      </w:pPr>
    </w:p>
    <w:p w14:paraId="562E158C" w14:textId="77777777" w:rsidR="007425B9" w:rsidRDefault="007425B9" w:rsidP="00375721">
      <w:pPr>
        <w:pStyle w:val="Heading1"/>
        <w:spacing w:line="360" w:lineRule="auto"/>
      </w:pPr>
    </w:p>
    <w:p w14:paraId="5908E9A2" w14:textId="77777777" w:rsidR="007425B9" w:rsidRDefault="007425B9" w:rsidP="00375721">
      <w:pPr>
        <w:pStyle w:val="Heading1"/>
        <w:spacing w:line="360" w:lineRule="auto"/>
      </w:pPr>
    </w:p>
    <w:p w14:paraId="514D5C19" w14:textId="77777777" w:rsidR="007425B9" w:rsidRDefault="007425B9" w:rsidP="00375721">
      <w:pPr>
        <w:pStyle w:val="Heading1"/>
        <w:spacing w:line="360" w:lineRule="auto"/>
      </w:pPr>
    </w:p>
    <w:p w14:paraId="7BCA166A" w14:textId="77777777" w:rsidR="007425B9" w:rsidRDefault="007425B9" w:rsidP="00375721">
      <w:pPr>
        <w:pStyle w:val="Heading1"/>
        <w:spacing w:line="360" w:lineRule="auto"/>
      </w:pPr>
    </w:p>
    <w:p w14:paraId="0AD6A68E" w14:textId="77777777" w:rsidR="007425B9" w:rsidRDefault="007425B9" w:rsidP="00375721">
      <w:pPr>
        <w:pStyle w:val="Heading1"/>
        <w:spacing w:line="360" w:lineRule="auto"/>
      </w:pPr>
    </w:p>
    <w:p w14:paraId="59913C06" w14:textId="77777777" w:rsidR="007425B9" w:rsidRDefault="007425B9" w:rsidP="00375721">
      <w:pPr>
        <w:pStyle w:val="Heading1"/>
        <w:spacing w:line="360" w:lineRule="auto"/>
      </w:pPr>
    </w:p>
    <w:p w14:paraId="4A05CBCF" w14:textId="77777777" w:rsidR="007425B9" w:rsidRDefault="007425B9" w:rsidP="00375721">
      <w:pPr>
        <w:pStyle w:val="Heading1"/>
        <w:spacing w:line="360" w:lineRule="auto"/>
      </w:pPr>
    </w:p>
    <w:p w14:paraId="7CCA5D7F" w14:textId="77777777" w:rsidR="007425B9" w:rsidRDefault="007425B9" w:rsidP="00375721">
      <w:pPr>
        <w:pStyle w:val="Heading1"/>
        <w:spacing w:line="360" w:lineRule="auto"/>
      </w:pPr>
    </w:p>
    <w:p w14:paraId="7BEBC32D" w14:textId="0ED41137" w:rsidR="007425B9" w:rsidRDefault="00375721" w:rsidP="00375721">
      <w:pPr>
        <w:pStyle w:val="Heading1"/>
        <w:spacing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375721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PEMBAGIAN KERJA</w:t>
      </w:r>
    </w:p>
    <w:p w14:paraId="4D3E97D7" w14:textId="77777777" w:rsidR="00A35885" w:rsidRDefault="00AF23AD" w:rsidP="00A35885">
      <w:pPr>
        <w:pStyle w:val="NormalWeb"/>
      </w:pPr>
      <w:r>
        <w:tab/>
      </w:r>
      <w:proofErr w:type="spellStart"/>
      <w:r w:rsidR="00A35885">
        <w:t>Dalam</w:t>
      </w:r>
      <w:proofErr w:type="spellEnd"/>
      <w:r w:rsidR="00A35885">
        <w:t xml:space="preserve"> </w:t>
      </w:r>
      <w:proofErr w:type="spellStart"/>
      <w:r w:rsidR="00A35885">
        <w:t>penyusunan</w:t>
      </w:r>
      <w:proofErr w:type="spellEnd"/>
      <w:r w:rsidR="00A35885">
        <w:t xml:space="preserve"> </w:t>
      </w:r>
      <w:proofErr w:type="spellStart"/>
      <w:r w:rsidR="00A35885">
        <w:t>laporan</w:t>
      </w:r>
      <w:proofErr w:type="spellEnd"/>
      <w:r w:rsidR="00A35885">
        <w:t xml:space="preserve"> </w:t>
      </w:r>
      <w:proofErr w:type="spellStart"/>
      <w:r w:rsidR="00A35885">
        <w:t>ini</w:t>
      </w:r>
      <w:proofErr w:type="spellEnd"/>
      <w:r w:rsidR="00A35885">
        <w:t xml:space="preserve">, </w:t>
      </w:r>
      <w:proofErr w:type="spellStart"/>
      <w:r w:rsidR="00A35885">
        <w:t>terdapat</w:t>
      </w:r>
      <w:proofErr w:type="spellEnd"/>
      <w:r w:rsidR="00A35885">
        <w:t xml:space="preserve"> </w:t>
      </w:r>
      <w:proofErr w:type="spellStart"/>
      <w:r w:rsidR="00A35885">
        <w:t>tiga</w:t>
      </w:r>
      <w:proofErr w:type="spellEnd"/>
      <w:r w:rsidR="00A35885">
        <w:t xml:space="preserve"> orang yang </w:t>
      </w:r>
      <w:proofErr w:type="spellStart"/>
      <w:r w:rsidR="00A35885">
        <w:t>terlibat</w:t>
      </w:r>
      <w:proofErr w:type="spellEnd"/>
      <w:r w:rsidR="00A35885">
        <w:t xml:space="preserve"> </w:t>
      </w:r>
      <w:proofErr w:type="spellStart"/>
      <w:r w:rsidR="00A35885">
        <w:t>secara</w:t>
      </w:r>
      <w:proofErr w:type="spellEnd"/>
      <w:r w:rsidR="00A35885">
        <w:t xml:space="preserve"> </w:t>
      </w:r>
      <w:proofErr w:type="spellStart"/>
      <w:r w:rsidR="00A35885">
        <w:t>langsung</w:t>
      </w:r>
      <w:proofErr w:type="spellEnd"/>
      <w:r w:rsidR="00A35885">
        <w:t xml:space="preserve"> </w:t>
      </w:r>
      <w:proofErr w:type="spellStart"/>
      <w:r w:rsidR="00A35885">
        <w:t>dalam</w:t>
      </w:r>
      <w:proofErr w:type="spellEnd"/>
      <w:r w:rsidR="00A35885">
        <w:t xml:space="preserve"> proses </w:t>
      </w:r>
      <w:proofErr w:type="spellStart"/>
      <w:r w:rsidR="00A35885">
        <w:t>penyusunan</w:t>
      </w:r>
      <w:proofErr w:type="spellEnd"/>
      <w:r w:rsidR="00A35885">
        <w:t xml:space="preserve">. Kami </w:t>
      </w:r>
      <w:proofErr w:type="spellStart"/>
      <w:r w:rsidR="00A35885">
        <w:t>mengucapkan</w:t>
      </w:r>
      <w:proofErr w:type="spellEnd"/>
      <w:r w:rsidR="00A35885">
        <w:t xml:space="preserve"> </w:t>
      </w:r>
      <w:proofErr w:type="spellStart"/>
      <w:r w:rsidR="00A35885">
        <w:t>syukur</w:t>
      </w:r>
      <w:proofErr w:type="spellEnd"/>
      <w:r w:rsidR="00A35885">
        <w:t xml:space="preserve"> </w:t>
      </w:r>
      <w:proofErr w:type="spellStart"/>
      <w:r w:rsidR="00A35885">
        <w:t>atas</w:t>
      </w:r>
      <w:proofErr w:type="spellEnd"/>
      <w:r w:rsidR="00A35885">
        <w:t xml:space="preserve"> </w:t>
      </w:r>
      <w:proofErr w:type="spellStart"/>
      <w:r w:rsidR="00A35885">
        <w:t>selesainya</w:t>
      </w:r>
      <w:proofErr w:type="spellEnd"/>
      <w:r w:rsidR="00A35885">
        <w:t xml:space="preserve"> </w:t>
      </w:r>
      <w:proofErr w:type="spellStart"/>
      <w:r w:rsidR="00A35885">
        <w:t>laporan</w:t>
      </w:r>
      <w:proofErr w:type="spellEnd"/>
      <w:r w:rsidR="00A35885">
        <w:t xml:space="preserve"> </w:t>
      </w:r>
      <w:proofErr w:type="spellStart"/>
      <w:r w:rsidR="00A35885">
        <w:t>ini</w:t>
      </w:r>
      <w:proofErr w:type="spellEnd"/>
      <w:r w:rsidR="00A35885">
        <w:t xml:space="preserve">. </w:t>
      </w:r>
      <w:proofErr w:type="spellStart"/>
      <w:r w:rsidR="00A35885">
        <w:t>Berikut</w:t>
      </w:r>
      <w:proofErr w:type="spellEnd"/>
      <w:r w:rsidR="00A35885">
        <w:t xml:space="preserve"> </w:t>
      </w:r>
      <w:proofErr w:type="spellStart"/>
      <w:r w:rsidR="00A35885">
        <w:t>adalah</w:t>
      </w:r>
      <w:proofErr w:type="spellEnd"/>
      <w:r w:rsidR="00A35885">
        <w:t xml:space="preserve"> </w:t>
      </w:r>
      <w:proofErr w:type="spellStart"/>
      <w:r w:rsidR="00A35885">
        <w:t>pembagian</w:t>
      </w:r>
      <w:proofErr w:type="spellEnd"/>
      <w:r w:rsidR="00A35885">
        <w:t xml:space="preserve"> </w:t>
      </w:r>
      <w:proofErr w:type="spellStart"/>
      <w:r w:rsidR="00A35885">
        <w:t>tugas</w:t>
      </w:r>
      <w:proofErr w:type="spellEnd"/>
      <w:r w:rsidR="00A35885">
        <w:t xml:space="preserve"> masing-masing </w:t>
      </w:r>
      <w:proofErr w:type="spellStart"/>
      <w:r w:rsidR="00A35885">
        <w:t>anggota</w:t>
      </w:r>
      <w:proofErr w:type="spellEnd"/>
      <w:r w:rsidR="00A35885">
        <w:t xml:space="preserve"> </w:t>
      </w:r>
      <w:proofErr w:type="spellStart"/>
      <w:r w:rsidR="00A35885">
        <w:t>tim</w:t>
      </w:r>
      <w:proofErr w:type="spellEnd"/>
      <w:r w:rsidR="00A35885">
        <w:t>:</w:t>
      </w:r>
    </w:p>
    <w:p w14:paraId="7553F363" w14:textId="77777777" w:rsidR="00A35885" w:rsidRDefault="00A35885" w:rsidP="00A35885">
      <w:pPr>
        <w:pStyle w:val="NormalWeb"/>
        <w:numPr>
          <w:ilvl w:val="0"/>
          <w:numId w:val="11"/>
        </w:numPr>
      </w:pPr>
      <w:proofErr w:type="gramStart"/>
      <w:r>
        <w:rPr>
          <w:rStyle w:val="Strong"/>
          <w:rFonts w:eastAsiaTheme="majorEastAsia"/>
        </w:rPr>
        <w:t>Zaza</w:t>
      </w:r>
      <w:r>
        <w:t xml:space="preserve"> :</w:t>
      </w:r>
      <w:proofErr w:type="gram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yusunan</w:t>
      </w:r>
      <w:proofErr w:type="spellEnd"/>
      <w:r>
        <w:t xml:space="preserve">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saya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tanggung</w:t>
      </w:r>
      <w:proofErr w:type="spellEnd"/>
      <w:r>
        <w:t xml:space="preserve"> </w:t>
      </w:r>
      <w:proofErr w:type="spellStart"/>
      <w:r>
        <w:t>jawab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carian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yang </w:t>
      </w:r>
      <w:proofErr w:type="spellStart"/>
      <w:r>
        <w:t>relevan</w:t>
      </w:r>
      <w:proofErr w:type="spellEnd"/>
      <w:r>
        <w:t xml:space="preserve">,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jurnal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. </w:t>
      </w:r>
      <w:proofErr w:type="spellStart"/>
      <w:r>
        <w:t>Selain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saya</w:t>
      </w:r>
      <w:proofErr w:type="spellEnd"/>
      <w:r>
        <w:t xml:space="preserve"> juga </w:t>
      </w:r>
      <w:proofErr w:type="spellStart"/>
      <w:r>
        <w:t>bertanggung</w:t>
      </w:r>
      <w:proofErr w:type="spellEnd"/>
      <w:r>
        <w:t xml:space="preserve"> </w:t>
      </w:r>
      <w:proofErr w:type="spellStart"/>
      <w:r>
        <w:t>jawab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yusunan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teori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konsep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5G dan </w:t>
      </w:r>
      <w:proofErr w:type="spellStart"/>
      <w:r>
        <w:t>penerapanny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smart city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transportasi</w:t>
      </w:r>
      <w:proofErr w:type="spellEnd"/>
      <w:r>
        <w:t xml:space="preserve"> </w:t>
      </w:r>
      <w:proofErr w:type="spellStart"/>
      <w:r>
        <w:t>cerdas</w:t>
      </w:r>
      <w:proofErr w:type="spellEnd"/>
      <w:r>
        <w:t>.</w:t>
      </w:r>
    </w:p>
    <w:p w14:paraId="30AD0677" w14:textId="77777777" w:rsidR="00A35885" w:rsidRDefault="00A35885" w:rsidP="00A35885">
      <w:pPr>
        <w:pStyle w:val="NormalWeb"/>
        <w:numPr>
          <w:ilvl w:val="0"/>
          <w:numId w:val="11"/>
        </w:numPr>
      </w:pPr>
      <w:proofErr w:type="gramStart"/>
      <w:r>
        <w:rPr>
          <w:rStyle w:val="Strong"/>
          <w:rFonts w:eastAsiaTheme="majorEastAsia"/>
        </w:rPr>
        <w:t>David</w:t>
      </w:r>
      <w:r>
        <w:t xml:space="preserve"> :</w:t>
      </w:r>
      <w:proofErr w:type="gram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yusunan</w:t>
      </w:r>
      <w:proofErr w:type="spellEnd"/>
      <w:r>
        <w:t xml:space="preserve">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saya</w:t>
      </w:r>
      <w:proofErr w:type="spellEnd"/>
      <w:r>
        <w:t xml:space="preserve"> </w:t>
      </w:r>
      <w:proofErr w:type="spellStart"/>
      <w:r>
        <w:t>bertanggung</w:t>
      </w:r>
      <w:proofErr w:type="spellEnd"/>
      <w:r>
        <w:t xml:space="preserve"> </w:t>
      </w:r>
      <w:proofErr w:type="spellStart"/>
      <w:r>
        <w:t>jawab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umpulkan</w:t>
      </w:r>
      <w:proofErr w:type="spellEnd"/>
      <w:r>
        <w:t xml:space="preserve"> dan </w:t>
      </w:r>
      <w:proofErr w:type="spellStart"/>
      <w:r>
        <w:t>menganalisis</w:t>
      </w:r>
      <w:proofErr w:type="spellEnd"/>
      <w:r>
        <w:t xml:space="preserve"> </w:t>
      </w:r>
      <w:proofErr w:type="spellStart"/>
      <w:r>
        <w:t>studi</w:t>
      </w:r>
      <w:proofErr w:type="spellEnd"/>
      <w:r>
        <w:t xml:space="preserve"> </w:t>
      </w:r>
      <w:proofErr w:type="spellStart"/>
      <w:r>
        <w:t>kasus</w:t>
      </w:r>
      <w:proofErr w:type="spellEnd"/>
      <w:r>
        <w:t xml:space="preserve"> yang </w:t>
      </w:r>
      <w:proofErr w:type="spellStart"/>
      <w:r>
        <w:t>berkait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mplementasi</w:t>
      </w:r>
      <w:proofErr w:type="spellEnd"/>
      <w:r>
        <w:t xml:space="preserve"> 5G </w:t>
      </w:r>
      <w:proofErr w:type="spellStart"/>
      <w:r>
        <w:t>dalam</w:t>
      </w:r>
      <w:proofErr w:type="spellEnd"/>
      <w:r>
        <w:t xml:space="preserve"> smart city dan </w:t>
      </w:r>
      <w:proofErr w:type="spellStart"/>
      <w:r>
        <w:t>transportasi</w:t>
      </w:r>
      <w:proofErr w:type="spellEnd"/>
      <w:r>
        <w:t xml:space="preserve"> </w:t>
      </w:r>
      <w:proofErr w:type="spellStart"/>
      <w:r>
        <w:t>cerdas</w:t>
      </w:r>
      <w:proofErr w:type="spellEnd"/>
      <w:r>
        <w:t xml:space="preserve">. Saya juga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data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relevan</w:t>
      </w:r>
      <w:proofErr w:type="spellEnd"/>
      <w:r>
        <w:t xml:space="preserve"> dan valid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pembahas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ini</w:t>
      </w:r>
      <w:proofErr w:type="spellEnd"/>
      <w:r>
        <w:t>.</w:t>
      </w:r>
    </w:p>
    <w:p w14:paraId="78DDD37A" w14:textId="77777777" w:rsidR="00A35885" w:rsidRDefault="00A35885" w:rsidP="00A35885">
      <w:pPr>
        <w:pStyle w:val="NormalWeb"/>
        <w:numPr>
          <w:ilvl w:val="0"/>
          <w:numId w:val="11"/>
        </w:numPr>
      </w:pPr>
      <w:proofErr w:type="gramStart"/>
      <w:r>
        <w:rPr>
          <w:rStyle w:val="Strong"/>
          <w:rFonts w:eastAsiaTheme="majorEastAsia"/>
        </w:rPr>
        <w:t>Juna</w:t>
      </w:r>
      <w:r>
        <w:t xml:space="preserve"> :</w:t>
      </w:r>
      <w:proofErr w:type="gram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yusunan</w:t>
      </w:r>
      <w:proofErr w:type="spellEnd"/>
      <w:r>
        <w:t xml:space="preserve">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saya</w:t>
      </w:r>
      <w:proofErr w:type="spellEnd"/>
      <w:r>
        <w:t xml:space="preserve"> </w:t>
      </w:r>
      <w:proofErr w:type="spellStart"/>
      <w:r>
        <w:t>bertanggung</w:t>
      </w:r>
      <w:proofErr w:type="spellEnd"/>
      <w:r>
        <w:t xml:space="preserve"> </w:t>
      </w:r>
      <w:proofErr w:type="spellStart"/>
      <w:r>
        <w:t>jawab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yusunan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metodologi</w:t>
      </w:r>
      <w:proofErr w:type="spellEnd"/>
      <w:r>
        <w:t xml:space="preserve"> dan </w:t>
      </w:r>
      <w:proofErr w:type="spellStart"/>
      <w:r>
        <w:t>kesimpulan</w:t>
      </w:r>
      <w:proofErr w:type="spellEnd"/>
      <w:r>
        <w:t xml:space="preserve">. </w:t>
      </w:r>
      <w:proofErr w:type="spellStart"/>
      <w:r>
        <w:t>Selain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saya</w:t>
      </w:r>
      <w:proofErr w:type="spellEnd"/>
      <w:r>
        <w:t xml:space="preserve"> juga </w:t>
      </w:r>
      <w:proofErr w:type="spellStart"/>
      <w:r>
        <w:t>bertanggung</w:t>
      </w:r>
      <w:proofErr w:type="spellEnd"/>
      <w:r>
        <w:t xml:space="preserve"> </w:t>
      </w:r>
      <w:proofErr w:type="spellStart"/>
      <w:r>
        <w:t>jawab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yuntingan</w:t>
      </w:r>
      <w:proofErr w:type="spellEnd"/>
      <w:r>
        <w:t xml:space="preserve"> </w:t>
      </w:r>
      <w:proofErr w:type="spellStart"/>
      <w:r>
        <w:t>akhir</w:t>
      </w:r>
      <w:proofErr w:type="spellEnd"/>
      <w:r>
        <w:t xml:space="preserve"> dan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tersusu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bebas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esalahan</w:t>
      </w:r>
      <w:proofErr w:type="spellEnd"/>
      <w:r>
        <w:t xml:space="preserve"> </w:t>
      </w:r>
      <w:proofErr w:type="spellStart"/>
      <w:r>
        <w:t>teknis</w:t>
      </w:r>
      <w:proofErr w:type="spellEnd"/>
      <w:r>
        <w:t>.</w:t>
      </w:r>
    </w:p>
    <w:p w14:paraId="59D0543C" w14:textId="283C71BE" w:rsidR="003A12F9" w:rsidRDefault="00A35885" w:rsidP="00A35885">
      <w:pPr>
        <w:pStyle w:val="NormalWeb"/>
        <w:sectPr w:rsidR="003A12F9" w:rsidSect="00D40DE1">
          <w:pgSz w:w="11906" w:h="16838"/>
          <w:pgMar w:top="2268" w:right="1701" w:bottom="1701" w:left="1701" w:header="709" w:footer="709" w:gutter="0"/>
          <w:cols w:space="708"/>
          <w:docGrid w:linePitch="360"/>
        </w:sectPr>
      </w:pPr>
      <w:proofErr w:type="spellStart"/>
      <w:r>
        <w:t>Selain</w:t>
      </w:r>
      <w:proofErr w:type="spellEnd"/>
      <w:r>
        <w:t xml:space="preserve"> </w:t>
      </w:r>
      <w:proofErr w:type="spellStart"/>
      <w:r>
        <w:t>pembagian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, kami juga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diskusi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berkal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saling</w:t>
      </w:r>
      <w:proofErr w:type="spellEnd"/>
      <w:r>
        <w:t xml:space="preserve"> </w:t>
      </w:r>
      <w:proofErr w:type="spellStart"/>
      <w:r>
        <w:t>terintegr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</w:t>
      </w:r>
      <w:proofErr w:type="spellStart"/>
      <w:r>
        <w:t>komunikasi</w:t>
      </w:r>
      <w:proofErr w:type="spellEnd"/>
      <w:r>
        <w:t xml:space="preserve"> yang </w:t>
      </w:r>
      <w:proofErr w:type="spellStart"/>
      <w:r>
        <w:t>efektif</w:t>
      </w:r>
      <w:proofErr w:type="spellEnd"/>
      <w:r>
        <w:t xml:space="preserve"> di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tim</w:t>
      </w:r>
      <w:proofErr w:type="spellEnd"/>
      <w:r>
        <w:t xml:space="preserve">, kami </w:t>
      </w:r>
      <w:proofErr w:type="spellStart"/>
      <w:r>
        <w:t>berhasil</w:t>
      </w:r>
      <w:proofErr w:type="spellEnd"/>
      <w:r>
        <w:t xml:space="preserve"> </w:t>
      </w:r>
      <w:proofErr w:type="spellStart"/>
      <w:r>
        <w:t>menyusun</w:t>
      </w:r>
      <w:proofErr w:type="spellEnd"/>
      <w:r>
        <w:t xml:space="preserve">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lancar</w:t>
      </w:r>
      <w:proofErr w:type="spellEnd"/>
      <w:r>
        <w:t xml:space="preserve"> dan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harapan</w:t>
      </w:r>
      <w:proofErr w:type="spellEnd"/>
    </w:p>
    <w:p w14:paraId="26133DDE" w14:textId="3B1D1840" w:rsidR="00AE1568" w:rsidRPr="00D40DE1" w:rsidRDefault="00AE1568" w:rsidP="00375721">
      <w:pPr>
        <w:pStyle w:val="Heading1"/>
        <w:spacing w:before="0" w:line="360" w:lineRule="auto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D40DE1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PENDAHULUAN</w:t>
      </w:r>
    </w:p>
    <w:p w14:paraId="0D6999B4" w14:textId="77777777" w:rsidR="002C3E84" w:rsidRPr="002C3E84" w:rsidRDefault="002C3E84" w:rsidP="002C3E84">
      <w:pPr>
        <w:pStyle w:val="ListParagraph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Perkembang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teknolog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omunikas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terus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ngalam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transformas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signifik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terutama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dekade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terakhir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emuncul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jaring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5G.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Teknolog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dirancang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ngatas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eterbatas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jaring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sebelumnya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4G,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nawark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ecepat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data yang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tingg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latens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rendah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serta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onektivitas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luas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Penerap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5G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terbatas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omunikas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seluler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tetap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juga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berper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penting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onsep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smart city dan intelligent transportation systems (ITS).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emampuannya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nghubungk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berbaga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ekosistem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Internet of Things (IoT), 5G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atalisator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utama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nciptak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transportas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efisie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am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, dan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berkelanjut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273A4431" w14:textId="77777777" w:rsidR="002C3E84" w:rsidRPr="002C3E84" w:rsidRDefault="002C3E84" w:rsidP="002C3E84">
      <w:pPr>
        <w:pStyle w:val="ListParagraph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Smart city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onsep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ngintegrasik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teknolog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omunikas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(TIK)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ningkatk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efisiens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layan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publik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ningkatk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ualitas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hidup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asyarakat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implementas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smart city, 5G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maink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per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sentral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ngoptimalk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lalu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lintas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anajeme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energ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, dan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eaman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ota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Teknolog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mungkink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omunikas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real-time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antara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endara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infrastruktur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, dan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pengguna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jal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ningkatk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eselamat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serta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ngurang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emacet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lalu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lintas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156CF51" w14:textId="77777777" w:rsidR="002C3E84" w:rsidRPr="002C3E84" w:rsidRDefault="002C3E84" w:rsidP="002C3E84">
      <w:pPr>
        <w:pStyle w:val="ListParagraph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skipu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nawark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berbaga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eunggul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implementas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5G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smart city dan ITS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nghadap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sejumlah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tantang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. Di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antaranya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eterbatas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infrastruktur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regulas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serta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aspek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eaman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privas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data.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Selai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biaya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investas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tingg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salah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endala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utama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penerap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jaring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5G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luas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. Oleh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diperluk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strategi yang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atang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serta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olaboras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antara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pemerintah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industr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, dan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akademis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ngatas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tantang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A5BFCC9" w14:textId="77777777" w:rsidR="002C3E84" w:rsidRPr="002C3E84" w:rsidRDefault="002C3E84" w:rsidP="002C3E84">
      <w:pPr>
        <w:pStyle w:val="ListParagraph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akalah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mbahas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per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teknolog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5G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smart city,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khususnya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transportas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cerdas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Pembahas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ncakup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tantang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teknis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ekonom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serta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implikas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sosial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etika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uncul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seiring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perkembang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teknolog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pemaham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ndalam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ngena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isu-isu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diharapk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solus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inovatif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ditemuk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engoptimalkan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anfaat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5G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bagi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C3E84">
        <w:rPr>
          <w:rFonts w:ascii="Times New Roman" w:hAnsi="Times New Roman" w:cs="Times New Roman"/>
          <w:sz w:val="24"/>
          <w:szCs w:val="24"/>
          <w:lang w:val="en-US"/>
        </w:rPr>
        <w:t>masyarakat</w:t>
      </w:r>
      <w:proofErr w:type="spellEnd"/>
      <w:r w:rsidRPr="002C3E84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DEE2116" w14:textId="73781D49" w:rsidR="003D51D3" w:rsidRPr="00D40DE1" w:rsidRDefault="003D51D3" w:rsidP="00375721">
      <w:pPr>
        <w:pStyle w:val="Heading1"/>
        <w:spacing w:before="0" w:line="360" w:lineRule="auto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D40DE1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PEMBAHASAN</w:t>
      </w:r>
    </w:p>
    <w:p w14:paraId="02EE04AF" w14:textId="77777777" w:rsidR="002C3E84" w:rsidRPr="002C3E84" w:rsidRDefault="002C3E84" w:rsidP="002C3E84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2.1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Teknologi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5G dan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Kontribusinya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Smart City</w:t>
      </w:r>
    </w:p>
    <w:p w14:paraId="00364EFF" w14:textId="77777777" w:rsidR="002C3E84" w:rsidRPr="002C3E84" w:rsidRDefault="002C3E84" w:rsidP="002C3E84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2.1.1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Konektivitas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Infrastruktur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5G</w:t>
      </w:r>
    </w:p>
    <w:p w14:paraId="3E814091" w14:textId="77777777" w:rsidR="002C3E84" w:rsidRPr="002C3E84" w:rsidRDefault="002C3E84" w:rsidP="002C3E84">
      <w:pPr>
        <w:spacing w:before="100" w:beforeAutospacing="1" w:after="100" w:afterAutospacing="1" w:line="240" w:lineRule="auto"/>
        <w:ind w:firstLine="720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Jari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5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awar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unggul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hal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cepat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ten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renda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da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apasita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onek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ebi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sar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ibanding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gener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belumny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.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knolog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ungkin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omunik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ebi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ndal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ntar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rbaga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rangk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IoT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iguna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smart city. Salah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at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anfa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tam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r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frastruktur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5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dala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mampuanny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dukung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mantau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anajeme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ot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car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real-time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ula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r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iste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cahaya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intar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hingg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gelola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imba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ebi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efisie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.</w:t>
      </w:r>
    </w:p>
    <w:p w14:paraId="7F96C06D" w14:textId="77777777" w:rsidR="002C3E84" w:rsidRPr="002C3E84" w:rsidRDefault="002C3E84" w:rsidP="002C3E84">
      <w:pPr>
        <w:spacing w:before="100" w:beforeAutospacing="1" w:after="100" w:afterAutospacing="1" w:line="240" w:lineRule="auto"/>
        <w:ind w:firstLine="720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baga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conto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di Kota Barcelona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mplement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jari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5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la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iterap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iste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gelola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l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inta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p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car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otomati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yesuai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mp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l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inta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rdasar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volume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ndara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. Hal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gurang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macet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ingkat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efisien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rjalan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.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lai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t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jari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5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iguna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ntu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dukung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jari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sensor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anta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ualita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dar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ingk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bisi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i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rbaga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ok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ot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.</w:t>
      </w:r>
    </w:p>
    <w:p w14:paraId="556109A9" w14:textId="77777777" w:rsidR="002C3E84" w:rsidRPr="002C3E84" w:rsidRDefault="002C3E84" w:rsidP="002C3E84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2.1.2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Keamanan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Privasi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Data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Jaringan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5G</w:t>
      </w:r>
    </w:p>
    <w:p w14:paraId="06BC802D" w14:textId="77777777" w:rsidR="002C3E84" w:rsidRPr="002C3E84" w:rsidRDefault="002C3E84" w:rsidP="002C3E84">
      <w:pPr>
        <w:spacing w:before="100" w:beforeAutospacing="1" w:after="100" w:afterAutospacing="1" w:line="240" w:lineRule="auto"/>
        <w:ind w:firstLine="720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skipu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ilik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oten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sar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ingkat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efisien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ot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intar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gguna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5G juga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ghadir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anta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ar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rkai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aman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riv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ta.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e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jumla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rangk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rhubung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maki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ingk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risiko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ra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iber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juga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maki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ingg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. Oleh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aren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t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iperlu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iste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enkrip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rotokol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aman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ebi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canggi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ntu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lindung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ta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ggun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frastruktur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ot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r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ncam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p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rugi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.</w:t>
      </w:r>
    </w:p>
    <w:p w14:paraId="088DE16B" w14:textId="77777777" w:rsidR="002C3E84" w:rsidRPr="002C3E84" w:rsidRDefault="002C3E84" w:rsidP="002C3E84">
      <w:pPr>
        <w:spacing w:before="100" w:beforeAutospacing="1" w:after="100" w:afterAutospacing="1" w:line="240" w:lineRule="auto"/>
        <w:ind w:firstLine="720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baga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conto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ra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rhadap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jari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ransport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cerda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i Atlanta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gakibat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ganggu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pada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iste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l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inta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yebab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macet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ara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.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ntu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gat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anta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merinta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ot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erap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iste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aman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rbasi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cerdas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uat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p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detek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ncam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wakt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nyat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beri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respon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cep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ntu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cega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ra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ebi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nju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.</w:t>
      </w:r>
    </w:p>
    <w:p w14:paraId="460D79A6" w14:textId="77777777" w:rsidR="002C3E84" w:rsidRPr="002C3E84" w:rsidRDefault="002C3E84" w:rsidP="002C3E84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2.2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Implementasi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5G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Intelligent Transportation Systems (ITS)</w:t>
      </w:r>
    </w:p>
    <w:p w14:paraId="0E009C7D" w14:textId="77777777" w:rsidR="002C3E84" w:rsidRPr="002C3E84" w:rsidRDefault="002C3E84" w:rsidP="002C3E84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2.2.1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Komunikasi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Antar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Kendaraan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Infrastruktur</w:t>
      </w:r>
      <w:proofErr w:type="spellEnd"/>
    </w:p>
    <w:p w14:paraId="48803051" w14:textId="77777777" w:rsidR="002C3E84" w:rsidRPr="002C3E84" w:rsidRDefault="002C3E84" w:rsidP="002C3E84">
      <w:pPr>
        <w:spacing w:before="100" w:beforeAutospacing="1" w:after="100" w:afterAutospacing="1" w:line="240" w:lineRule="auto"/>
        <w:ind w:firstLine="720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Salah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at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anfa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tam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r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5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ITS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dala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mampuanny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ntu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dukung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omunik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ndaraan-ke-kendara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(V2V) da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ndaraan-ke-infrastruktur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(V2I).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e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ten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sangat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renda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knolog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ungkin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ndara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otono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ntu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roper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e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ebi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m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efisie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.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form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l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inta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p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iperbaru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car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real-time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ungkin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gendar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ntu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gambil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putus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ebi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ai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rjalan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rek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.</w:t>
      </w:r>
    </w:p>
    <w:p w14:paraId="78CA6325" w14:textId="77777777" w:rsidR="002C3E84" w:rsidRPr="002C3E84" w:rsidRDefault="002C3E84" w:rsidP="002C3E84">
      <w:pPr>
        <w:spacing w:before="100" w:beforeAutospacing="1" w:after="100" w:afterAutospacing="1" w:line="240" w:lineRule="auto"/>
        <w:ind w:firstLine="720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lastRenderedPageBreak/>
        <w:t>Sebaga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conto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di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iongko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jari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5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la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iguna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ntu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dukung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ndara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otono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roper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i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jalan-jal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tam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Beijing.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ndara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amp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rkomunik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e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mp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l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inta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ndara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lai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ntu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ghindar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abra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goptimal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rute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rjalan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.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tud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asu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unjuk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agaiman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5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p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ingkat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selamat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efisien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ransport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rkota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.</w:t>
      </w:r>
    </w:p>
    <w:p w14:paraId="074A8CD6" w14:textId="77777777" w:rsidR="002C3E84" w:rsidRPr="002C3E84" w:rsidRDefault="002C3E84" w:rsidP="002C3E84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2.2.2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Navigasi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Cerdas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Manajemen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Lalu Lintas</w:t>
      </w:r>
    </w:p>
    <w:p w14:paraId="5209B419" w14:textId="77777777" w:rsidR="002C3E84" w:rsidRPr="002C3E84" w:rsidRDefault="002C3E84" w:rsidP="002C3E84">
      <w:pPr>
        <w:spacing w:before="100" w:beforeAutospacing="1" w:after="100" w:afterAutospacing="1" w:line="240" w:lineRule="auto"/>
        <w:ind w:firstLine="720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knolog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5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dukung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iste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navig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cerda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p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goptimal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rute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rjalan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rdasar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ondi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l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inta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rkin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.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e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nalisi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ta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rbasi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AI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iste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p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gurang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macet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ingkat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efisien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gguna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jal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ray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.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lai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t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sensor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rhubung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e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jari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5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p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bant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gelola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l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inta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e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beri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ringat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in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rhadap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celaka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ta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ondi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jal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rbahay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.</w:t>
      </w:r>
    </w:p>
    <w:p w14:paraId="594F126D" w14:textId="77777777" w:rsidR="002C3E84" w:rsidRPr="002C3E84" w:rsidRDefault="002C3E84" w:rsidP="002C3E84">
      <w:pPr>
        <w:spacing w:before="100" w:beforeAutospacing="1" w:after="100" w:afterAutospacing="1" w:line="240" w:lineRule="auto"/>
        <w:ind w:firstLine="720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baga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conto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iste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navig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rbasi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5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la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iterap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i Singapura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ntu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gelol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l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inta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i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us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ot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.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e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anfaat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big data dan AI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iste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p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car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otomati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galih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ru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l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inta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jalur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lternatif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tik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rjad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macet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ta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celaka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.</w:t>
      </w:r>
    </w:p>
    <w:p w14:paraId="4982B64A" w14:textId="77777777" w:rsidR="002C3E84" w:rsidRPr="002C3E84" w:rsidRDefault="002C3E84" w:rsidP="002C3E84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2.3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Tantangan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Implementasi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5G pada Smart City dan ITS</w:t>
      </w:r>
    </w:p>
    <w:p w14:paraId="369814CB" w14:textId="77777777" w:rsidR="002C3E84" w:rsidRPr="002C3E84" w:rsidRDefault="002C3E84" w:rsidP="002C3E84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2.3.1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Kendala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Teknologi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Infrastruktur</w:t>
      </w:r>
      <w:proofErr w:type="spellEnd"/>
    </w:p>
    <w:p w14:paraId="03627668" w14:textId="77777777" w:rsidR="002C3E84" w:rsidRPr="002C3E84" w:rsidRDefault="002C3E84" w:rsidP="002C3E84">
      <w:pPr>
        <w:spacing w:before="100" w:beforeAutospacing="1" w:after="100" w:afterAutospacing="1" w:line="240" w:lineRule="auto"/>
        <w:ind w:firstLine="720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mplement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jari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5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butuh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vest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sar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mbangun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frastruktur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rmasu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masa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base statio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jumla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sar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ntu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asti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onektivita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tabil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.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lai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t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anta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kni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pert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terferen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inyal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butuh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y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ingg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jad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faktor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rl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iperhati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gemba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knolog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.</w:t>
      </w:r>
    </w:p>
    <w:p w14:paraId="73653245" w14:textId="77777777" w:rsidR="002C3E84" w:rsidRPr="002C3E84" w:rsidRDefault="002C3E84" w:rsidP="002C3E84">
      <w:pPr>
        <w:spacing w:before="100" w:beforeAutospacing="1" w:after="100" w:afterAutospacing="1" w:line="240" w:lineRule="auto"/>
        <w:ind w:firstLine="720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baga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conto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di Amerika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rik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terbatas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pektru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frekuen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la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jad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hambat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tam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ekspan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jari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5G.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ntu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gat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asala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merinta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kerj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am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e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yedi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yan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lekomunik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ntu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galokasi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pektru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ambah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rt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percep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mbangun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frastruktur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dukung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.</w:t>
      </w:r>
    </w:p>
    <w:p w14:paraId="0C466DA4" w14:textId="77777777" w:rsidR="002C3E84" w:rsidRPr="002C3E84" w:rsidRDefault="002C3E84" w:rsidP="002C3E84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2.3.2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Implikasi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>Sosial</w:t>
      </w:r>
      <w:proofErr w:type="spellEnd"/>
      <w:r w:rsidRPr="002C3E8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US"/>
          <w14:ligatures w14:val="none"/>
        </w:rPr>
        <w:t xml:space="preserve"> dan Etika</w:t>
      </w:r>
    </w:p>
    <w:p w14:paraId="04E8E7B3" w14:textId="77777777" w:rsidR="002C3E84" w:rsidRPr="002C3E84" w:rsidRDefault="002C3E84" w:rsidP="002C3E84">
      <w:pPr>
        <w:spacing w:before="100" w:beforeAutospacing="1" w:after="100" w:afterAutospacing="1" w:line="240" w:lineRule="auto"/>
        <w:ind w:firstLine="720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gguna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knolog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5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ransport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cerda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juga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ghadir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s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etik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pert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anggung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jawab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celaka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ndara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otono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rt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garuhny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rhadap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apa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rj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i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ktor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ransport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.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lai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t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spe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riv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ggun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juga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jad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rhati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tam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rutam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gumpul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nalisi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ta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ribad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ntu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ingkat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efisien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ransport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.</w:t>
      </w:r>
    </w:p>
    <w:p w14:paraId="760D7D90" w14:textId="77777777" w:rsidR="002C3E84" w:rsidRPr="002C3E84" w:rsidRDefault="002C3E84" w:rsidP="002C3E84">
      <w:pPr>
        <w:spacing w:before="100" w:beforeAutospacing="1" w:after="100" w:afterAutospacing="1" w:line="240" w:lineRule="auto"/>
        <w:ind w:firstLine="720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baga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conto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di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Erop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regul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t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rkai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rlindu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ta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la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iterap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ntu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asti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ahw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form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ikumpul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lalu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jari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5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lastRenderedPageBreak/>
        <w:t>tida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isalahguna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.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merinta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juga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dorong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ransparan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gguna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ta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ntu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asti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ahw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asyarak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tap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dapat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anfa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aksimal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r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knolog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anp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gorban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riv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rek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.</w:t>
      </w:r>
    </w:p>
    <w:p w14:paraId="20EAE12A" w14:textId="25C39FC7" w:rsidR="00936F2F" w:rsidRPr="00934AEB" w:rsidRDefault="00936F2F" w:rsidP="00375721">
      <w:pPr>
        <w:pStyle w:val="Heading1"/>
        <w:spacing w:before="0" w:line="360" w:lineRule="auto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934AEB">
        <w:rPr>
          <w:rFonts w:ascii="Times New Roman" w:hAnsi="Times New Roman" w:cs="Times New Roman"/>
          <w:b/>
          <w:bCs/>
          <w:color w:val="auto"/>
          <w:sz w:val="24"/>
          <w:szCs w:val="24"/>
        </w:rPr>
        <w:t>KESIMPULAN</w:t>
      </w:r>
    </w:p>
    <w:p w14:paraId="4EA0A490" w14:textId="77777777" w:rsidR="002C3E84" w:rsidRPr="002C3E84" w:rsidRDefault="00801C3F" w:rsidP="00F202CF">
      <w:pPr>
        <w:pStyle w:val="NormalWeb"/>
        <w:jc w:val="both"/>
        <w:rPr>
          <w:lang w:val="en-US" w:eastAsia="en-US"/>
        </w:rPr>
      </w:pPr>
      <w:r w:rsidRPr="00AE1568">
        <w:tab/>
      </w:r>
      <w:proofErr w:type="spellStart"/>
      <w:r w:rsidR="002C3E84" w:rsidRPr="002C3E84">
        <w:rPr>
          <w:lang w:val="en-US" w:eastAsia="en-US"/>
        </w:rPr>
        <w:t>Teknologi</w:t>
      </w:r>
      <w:proofErr w:type="spellEnd"/>
      <w:r w:rsidR="002C3E84" w:rsidRPr="002C3E84">
        <w:rPr>
          <w:lang w:val="en-US" w:eastAsia="en-US"/>
        </w:rPr>
        <w:t xml:space="preserve"> 5G </w:t>
      </w:r>
      <w:proofErr w:type="spellStart"/>
      <w:r w:rsidR="002C3E84" w:rsidRPr="002C3E84">
        <w:rPr>
          <w:lang w:val="en-US" w:eastAsia="en-US"/>
        </w:rPr>
        <w:t>membawa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dampak</w:t>
      </w:r>
      <w:proofErr w:type="spellEnd"/>
      <w:r w:rsidR="002C3E84" w:rsidRPr="002C3E84">
        <w:rPr>
          <w:lang w:val="en-US" w:eastAsia="en-US"/>
        </w:rPr>
        <w:t xml:space="preserve"> yang </w:t>
      </w:r>
      <w:proofErr w:type="spellStart"/>
      <w:r w:rsidR="002C3E84" w:rsidRPr="002C3E84">
        <w:rPr>
          <w:lang w:val="en-US" w:eastAsia="en-US"/>
        </w:rPr>
        <w:t>signifikan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dalam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pengembangan</w:t>
      </w:r>
      <w:proofErr w:type="spellEnd"/>
      <w:r w:rsidR="002C3E84" w:rsidRPr="002C3E84">
        <w:rPr>
          <w:lang w:val="en-US" w:eastAsia="en-US"/>
        </w:rPr>
        <w:t xml:space="preserve"> smart city dan intelligent transportation systems. </w:t>
      </w:r>
      <w:proofErr w:type="spellStart"/>
      <w:r w:rsidR="002C3E84" w:rsidRPr="002C3E84">
        <w:rPr>
          <w:lang w:val="en-US" w:eastAsia="en-US"/>
        </w:rPr>
        <w:t>Dengan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kecepatan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tinggi</w:t>
      </w:r>
      <w:proofErr w:type="spellEnd"/>
      <w:r w:rsidR="002C3E84" w:rsidRPr="002C3E84">
        <w:rPr>
          <w:lang w:val="en-US" w:eastAsia="en-US"/>
        </w:rPr>
        <w:t xml:space="preserve">, </w:t>
      </w:r>
      <w:proofErr w:type="spellStart"/>
      <w:r w:rsidR="002C3E84" w:rsidRPr="002C3E84">
        <w:rPr>
          <w:lang w:val="en-US" w:eastAsia="en-US"/>
        </w:rPr>
        <w:t>latensi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rendah</w:t>
      </w:r>
      <w:proofErr w:type="spellEnd"/>
      <w:r w:rsidR="002C3E84" w:rsidRPr="002C3E84">
        <w:rPr>
          <w:lang w:val="en-US" w:eastAsia="en-US"/>
        </w:rPr>
        <w:t xml:space="preserve">, </w:t>
      </w:r>
      <w:proofErr w:type="spellStart"/>
      <w:r w:rsidR="002C3E84" w:rsidRPr="002C3E84">
        <w:rPr>
          <w:lang w:val="en-US" w:eastAsia="en-US"/>
        </w:rPr>
        <w:t>serta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kapasitas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konektivitas</w:t>
      </w:r>
      <w:proofErr w:type="spellEnd"/>
      <w:r w:rsidR="002C3E84" w:rsidRPr="002C3E84">
        <w:rPr>
          <w:lang w:val="en-US" w:eastAsia="en-US"/>
        </w:rPr>
        <w:t xml:space="preserve"> yang </w:t>
      </w:r>
      <w:proofErr w:type="spellStart"/>
      <w:r w:rsidR="002C3E84" w:rsidRPr="002C3E84">
        <w:rPr>
          <w:lang w:val="en-US" w:eastAsia="en-US"/>
        </w:rPr>
        <w:t>besar</w:t>
      </w:r>
      <w:proofErr w:type="spellEnd"/>
      <w:r w:rsidR="002C3E84" w:rsidRPr="002C3E84">
        <w:rPr>
          <w:lang w:val="en-US" w:eastAsia="en-US"/>
        </w:rPr>
        <w:t xml:space="preserve">, 5G </w:t>
      </w:r>
      <w:proofErr w:type="spellStart"/>
      <w:r w:rsidR="002C3E84" w:rsidRPr="002C3E84">
        <w:rPr>
          <w:lang w:val="en-US" w:eastAsia="en-US"/>
        </w:rPr>
        <w:t>memungkinkan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kota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untuk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mengelola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lalu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lintas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secara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lebih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efisien</w:t>
      </w:r>
      <w:proofErr w:type="spellEnd"/>
      <w:r w:rsidR="002C3E84" w:rsidRPr="002C3E84">
        <w:rPr>
          <w:lang w:val="en-US" w:eastAsia="en-US"/>
        </w:rPr>
        <w:t xml:space="preserve">, </w:t>
      </w:r>
      <w:proofErr w:type="spellStart"/>
      <w:r w:rsidR="002C3E84" w:rsidRPr="002C3E84">
        <w:rPr>
          <w:lang w:val="en-US" w:eastAsia="en-US"/>
        </w:rPr>
        <w:t>meningkatkan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keamanan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kendaraan</w:t>
      </w:r>
      <w:proofErr w:type="spellEnd"/>
      <w:r w:rsidR="002C3E84" w:rsidRPr="002C3E84">
        <w:rPr>
          <w:lang w:val="en-US" w:eastAsia="en-US"/>
        </w:rPr>
        <w:t xml:space="preserve">, </w:t>
      </w:r>
      <w:proofErr w:type="spellStart"/>
      <w:r w:rsidR="002C3E84" w:rsidRPr="002C3E84">
        <w:rPr>
          <w:lang w:val="en-US" w:eastAsia="en-US"/>
        </w:rPr>
        <w:t>serta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mengurangi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kemacetan</w:t>
      </w:r>
      <w:proofErr w:type="spellEnd"/>
      <w:r w:rsidR="002C3E84" w:rsidRPr="002C3E84">
        <w:rPr>
          <w:lang w:val="en-US" w:eastAsia="en-US"/>
        </w:rPr>
        <w:t xml:space="preserve">. </w:t>
      </w:r>
      <w:proofErr w:type="spellStart"/>
      <w:r w:rsidR="002C3E84" w:rsidRPr="002C3E84">
        <w:rPr>
          <w:lang w:val="en-US" w:eastAsia="en-US"/>
        </w:rPr>
        <w:t>Implementasi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sistem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komunikasi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kendaraan-ke-kendaraan</w:t>
      </w:r>
      <w:proofErr w:type="spellEnd"/>
      <w:r w:rsidR="002C3E84" w:rsidRPr="002C3E84">
        <w:rPr>
          <w:lang w:val="en-US" w:eastAsia="en-US"/>
        </w:rPr>
        <w:t xml:space="preserve"> dan </w:t>
      </w:r>
      <w:proofErr w:type="spellStart"/>
      <w:r w:rsidR="002C3E84" w:rsidRPr="002C3E84">
        <w:rPr>
          <w:lang w:val="en-US" w:eastAsia="en-US"/>
        </w:rPr>
        <w:t>kendaraan-ke-infrastruktur</w:t>
      </w:r>
      <w:proofErr w:type="spellEnd"/>
      <w:r w:rsidR="002C3E84" w:rsidRPr="002C3E84">
        <w:rPr>
          <w:lang w:val="en-US" w:eastAsia="en-US"/>
        </w:rPr>
        <w:t xml:space="preserve"> juga </w:t>
      </w:r>
      <w:proofErr w:type="spellStart"/>
      <w:r w:rsidR="002C3E84" w:rsidRPr="002C3E84">
        <w:rPr>
          <w:lang w:val="en-US" w:eastAsia="en-US"/>
        </w:rPr>
        <w:t>memungkinkan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pengembangan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kendaraan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otonom</w:t>
      </w:r>
      <w:proofErr w:type="spellEnd"/>
      <w:r w:rsidR="002C3E84" w:rsidRPr="002C3E84">
        <w:rPr>
          <w:lang w:val="en-US" w:eastAsia="en-US"/>
        </w:rPr>
        <w:t xml:space="preserve"> yang </w:t>
      </w:r>
      <w:proofErr w:type="spellStart"/>
      <w:r w:rsidR="002C3E84" w:rsidRPr="002C3E84">
        <w:rPr>
          <w:lang w:val="en-US" w:eastAsia="en-US"/>
        </w:rPr>
        <w:t>lebih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aman</w:t>
      </w:r>
      <w:proofErr w:type="spellEnd"/>
      <w:r w:rsidR="002C3E84" w:rsidRPr="002C3E84">
        <w:rPr>
          <w:lang w:val="en-US" w:eastAsia="en-US"/>
        </w:rPr>
        <w:t xml:space="preserve"> dan </w:t>
      </w:r>
      <w:proofErr w:type="spellStart"/>
      <w:r w:rsidR="002C3E84" w:rsidRPr="002C3E84">
        <w:rPr>
          <w:lang w:val="en-US" w:eastAsia="en-US"/>
        </w:rPr>
        <w:t>responsif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terhadap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lingkungan</w:t>
      </w:r>
      <w:proofErr w:type="spellEnd"/>
      <w:r w:rsidR="002C3E84" w:rsidRPr="002C3E84">
        <w:rPr>
          <w:lang w:val="en-US" w:eastAsia="en-US"/>
        </w:rPr>
        <w:t xml:space="preserve"> </w:t>
      </w:r>
      <w:proofErr w:type="spellStart"/>
      <w:r w:rsidR="002C3E84" w:rsidRPr="002C3E84">
        <w:rPr>
          <w:lang w:val="en-US" w:eastAsia="en-US"/>
        </w:rPr>
        <w:t>sekitar</w:t>
      </w:r>
      <w:proofErr w:type="spellEnd"/>
      <w:r w:rsidR="002C3E84" w:rsidRPr="002C3E84">
        <w:rPr>
          <w:lang w:val="en-US" w:eastAsia="en-US"/>
        </w:rPr>
        <w:t>.</w:t>
      </w:r>
    </w:p>
    <w:p w14:paraId="03D614BD" w14:textId="77777777" w:rsidR="002C3E84" w:rsidRPr="002C3E84" w:rsidRDefault="002C3E84" w:rsidP="00F202CF">
      <w:pPr>
        <w:spacing w:before="100" w:beforeAutospacing="1" w:after="100" w:afterAutospacing="1" w:line="240" w:lineRule="auto"/>
        <w:ind w:firstLine="720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skipu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awar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anya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anfa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rdap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rbaga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anta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haru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iat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erap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5G.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frastruktur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ada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regul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jela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rt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aman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ta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jad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spe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ting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rlu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dap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rhati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.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asus-kasu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la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ibaha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unjuk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ahw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olabor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ntar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merinta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dustr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da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kademi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sangat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iperlu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ntu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emu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olu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p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goptimal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anfa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5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anp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gabai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spek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aman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riv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.</w:t>
      </w:r>
    </w:p>
    <w:p w14:paraId="46E643C4" w14:textId="77777777" w:rsidR="002C3E84" w:rsidRPr="002C3E84" w:rsidRDefault="002C3E84" w:rsidP="00F202CF">
      <w:pPr>
        <w:spacing w:before="100" w:beforeAutospacing="1" w:after="100" w:afterAutospacing="1" w:line="240" w:lineRule="auto"/>
        <w:ind w:firstLine="720"/>
        <w:jc w:val="both"/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</w:pPr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Di masa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ep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rkemba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knolog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ebija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ebi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dukung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iharap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p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mpercep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adop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5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ecar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ua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siste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ransport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ot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intar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.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eng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rencana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atang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da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pendekat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p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teknolog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in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p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jad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fondas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utam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dalam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enciptak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kota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yang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lebih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cerdas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efisie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, dan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erkelanjutan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bagi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 xml:space="preserve"> </w:t>
      </w:r>
      <w:proofErr w:type="spellStart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masyarakat</w:t>
      </w:r>
      <w:proofErr w:type="spellEnd"/>
      <w:r w:rsidRPr="002C3E84">
        <w:rPr>
          <w:rFonts w:ascii="Times New Roman" w:eastAsia="Times New Roman" w:hAnsi="Times New Roman" w:cs="Times New Roman"/>
          <w:kern w:val="0"/>
          <w:sz w:val="24"/>
          <w:szCs w:val="24"/>
          <w:lang w:val="en-US"/>
          <w14:ligatures w14:val="none"/>
        </w:rPr>
        <w:t>.</w:t>
      </w:r>
    </w:p>
    <w:p w14:paraId="111BB7B6" w14:textId="2388B551" w:rsidR="00A038B4" w:rsidRPr="00AF23AD" w:rsidRDefault="00FA1324" w:rsidP="002C3E84">
      <w:pPr>
        <w:tabs>
          <w:tab w:val="left" w:pos="709"/>
        </w:tabs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AF23AD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p w14:paraId="6851CAA5" w14:textId="3B86AFB1" w:rsidR="00F202CF" w:rsidRDefault="00F202CF" w:rsidP="00F202CF">
      <w:pPr>
        <w:widowControl w:val="0"/>
        <w:autoSpaceDE w:val="0"/>
        <w:autoSpaceDN w:val="0"/>
        <w:adjustRightInd w:val="0"/>
        <w:spacing w:before="100" w:after="100" w:line="36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F202CF">
        <w:rPr>
          <w:rFonts w:ascii="Calibri" w:hAnsi="Calibri" w:cs="Calibri"/>
          <w:noProof/>
          <w:szCs w:val="24"/>
        </w:rPr>
        <w:t xml:space="preserve">L. Guevara and F. A. Cheein, “The role of 5G technologies: Challenges in smart cities and intelligent transportation systems,” </w:t>
      </w:r>
      <w:r w:rsidRPr="00F202CF">
        <w:rPr>
          <w:rFonts w:ascii="Calibri" w:hAnsi="Calibri" w:cs="Calibri"/>
          <w:i/>
          <w:iCs/>
          <w:noProof/>
          <w:szCs w:val="24"/>
        </w:rPr>
        <w:t>Sustain.</w:t>
      </w:r>
      <w:r w:rsidRPr="00F202CF">
        <w:rPr>
          <w:rFonts w:ascii="Calibri" w:hAnsi="Calibri" w:cs="Calibri"/>
          <w:noProof/>
          <w:szCs w:val="24"/>
        </w:rPr>
        <w:t>, vol. 12, no. 16, 2020, doi: 10.3390/su12166469.</w:t>
      </w:r>
    </w:p>
    <w:p w14:paraId="390EF889" w14:textId="77777777" w:rsidR="00A35885" w:rsidRPr="00F202CF" w:rsidRDefault="00A35885" w:rsidP="00F202CF">
      <w:pPr>
        <w:widowControl w:val="0"/>
        <w:autoSpaceDE w:val="0"/>
        <w:autoSpaceDN w:val="0"/>
        <w:adjustRightInd w:val="0"/>
        <w:spacing w:before="100" w:after="100" w:line="360" w:lineRule="auto"/>
        <w:ind w:left="640" w:hanging="640"/>
        <w:rPr>
          <w:rFonts w:ascii="Calibri" w:hAnsi="Calibri" w:cs="Calibri"/>
          <w:noProof/>
        </w:rPr>
      </w:pPr>
    </w:p>
    <w:p w14:paraId="2F0864A1" w14:textId="112859E2" w:rsidR="00F202CF" w:rsidRPr="00AF23AD" w:rsidRDefault="00F202CF" w:rsidP="00F202CF">
      <w:pPr>
        <w:widowControl w:val="0"/>
        <w:autoSpaceDE w:val="0"/>
        <w:autoSpaceDN w:val="0"/>
        <w:adjustRightInd w:val="0"/>
        <w:spacing w:before="100" w:after="100" w:line="360" w:lineRule="auto"/>
        <w:ind w:left="640" w:hanging="640"/>
      </w:pPr>
      <w:r>
        <w:fldChar w:fldCharType="end"/>
      </w:r>
    </w:p>
    <w:sectPr w:rsidR="00F202CF" w:rsidRPr="00AF23AD" w:rsidSect="00D40DE1">
      <w:pgSz w:w="11906" w:h="16838"/>
      <w:pgMar w:top="2268" w:right="1701" w:bottom="1701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F236426" w14:textId="77777777" w:rsidR="00C145F6" w:rsidRDefault="00C145F6" w:rsidP="00B77AE4">
      <w:pPr>
        <w:spacing w:after="0" w:line="240" w:lineRule="auto"/>
      </w:pPr>
      <w:r>
        <w:separator/>
      </w:r>
    </w:p>
  </w:endnote>
  <w:endnote w:type="continuationSeparator" w:id="0">
    <w:p w14:paraId="46181587" w14:textId="77777777" w:rsidR="00C145F6" w:rsidRDefault="00C145F6" w:rsidP="00B77AE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1028C48" w14:textId="77777777" w:rsidR="00C145F6" w:rsidRDefault="00C145F6" w:rsidP="00B77AE4">
      <w:pPr>
        <w:spacing w:after="0" w:line="240" w:lineRule="auto"/>
      </w:pPr>
      <w:r>
        <w:separator/>
      </w:r>
    </w:p>
  </w:footnote>
  <w:footnote w:type="continuationSeparator" w:id="0">
    <w:p w14:paraId="43999F5B" w14:textId="77777777" w:rsidR="00C145F6" w:rsidRDefault="00C145F6" w:rsidP="00B77AE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91A292F"/>
    <w:multiLevelType w:val="hybridMultilevel"/>
    <w:tmpl w:val="61683B30"/>
    <w:lvl w:ilvl="0" w:tplc="3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24574C83"/>
    <w:multiLevelType w:val="hybridMultilevel"/>
    <w:tmpl w:val="B35C77E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7BE5EFF"/>
    <w:multiLevelType w:val="multilevel"/>
    <w:tmpl w:val="623AC9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2BC25FED"/>
    <w:multiLevelType w:val="hybridMultilevel"/>
    <w:tmpl w:val="851E64D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10E26DA"/>
    <w:multiLevelType w:val="hybridMultilevel"/>
    <w:tmpl w:val="59AC9FF6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AC411D8"/>
    <w:multiLevelType w:val="multilevel"/>
    <w:tmpl w:val="624440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4FF6656F"/>
    <w:multiLevelType w:val="hybridMultilevel"/>
    <w:tmpl w:val="4E28DD6C"/>
    <w:lvl w:ilvl="0" w:tplc="38090001">
      <w:start w:val="1"/>
      <w:numFmt w:val="bullet"/>
      <w:lvlText w:val=""/>
      <w:lvlJc w:val="left"/>
      <w:pPr>
        <w:ind w:left="1425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45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65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585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05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25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45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65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185" w:hanging="360"/>
      </w:pPr>
      <w:rPr>
        <w:rFonts w:ascii="Wingdings" w:hAnsi="Wingdings" w:hint="default"/>
      </w:rPr>
    </w:lvl>
  </w:abstractNum>
  <w:abstractNum w:abstractNumId="7" w15:restartNumberingAfterBreak="0">
    <w:nsid w:val="54B72705"/>
    <w:multiLevelType w:val="hybridMultilevel"/>
    <w:tmpl w:val="4C5CDB32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3B40788"/>
    <w:multiLevelType w:val="multilevel"/>
    <w:tmpl w:val="43EC069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765144D2"/>
    <w:multiLevelType w:val="hybridMultilevel"/>
    <w:tmpl w:val="02966E8A"/>
    <w:lvl w:ilvl="0" w:tplc="38090001">
      <w:start w:val="1"/>
      <w:numFmt w:val="bullet"/>
      <w:lvlText w:val=""/>
      <w:lvlJc w:val="left"/>
      <w:pPr>
        <w:ind w:left="120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92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64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36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08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80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52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24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960" w:hanging="360"/>
      </w:pPr>
      <w:rPr>
        <w:rFonts w:ascii="Wingdings" w:hAnsi="Wingdings" w:hint="default"/>
      </w:rPr>
    </w:lvl>
  </w:abstractNum>
  <w:abstractNum w:abstractNumId="10" w15:restartNumberingAfterBreak="0">
    <w:nsid w:val="7E4A25BC"/>
    <w:multiLevelType w:val="multilevel"/>
    <w:tmpl w:val="AAF4DFA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896238577">
    <w:abstractNumId w:val="3"/>
  </w:num>
  <w:num w:numId="2" w16cid:durableId="1692223656">
    <w:abstractNumId w:val="1"/>
  </w:num>
  <w:num w:numId="3" w16cid:durableId="375786197">
    <w:abstractNumId w:val="9"/>
  </w:num>
  <w:num w:numId="4" w16cid:durableId="1671568039">
    <w:abstractNumId w:val="6"/>
  </w:num>
  <w:num w:numId="5" w16cid:durableId="1330406912">
    <w:abstractNumId w:val="7"/>
  </w:num>
  <w:num w:numId="6" w16cid:durableId="1533957914">
    <w:abstractNumId w:val="8"/>
  </w:num>
  <w:num w:numId="7" w16cid:durableId="1892158112">
    <w:abstractNumId w:val="10"/>
  </w:num>
  <w:num w:numId="8" w16cid:durableId="1443038806">
    <w:abstractNumId w:val="0"/>
  </w:num>
  <w:num w:numId="9" w16cid:durableId="1064331739">
    <w:abstractNumId w:val="2"/>
  </w:num>
  <w:num w:numId="10" w16cid:durableId="1246962981">
    <w:abstractNumId w:val="4"/>
  </w:num>
  <w:num w:numId="11" w16cid:durableId="95598308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E06BE6"/>
    <w:rsid w:val="000030A6"/>
    <w:rsid w:val="00033AAE"/>
    <w:rsid w:val="00061874"/>
    <w:rsid w:val="00082E8A"/>
    <w:rsid w:val="000E4970"/>
    <w:rsid w:val="00131979"/>
    <w:rsid w:val="001329D2"/>
    <w:rsid w:val="0015660A"/>
    <w:rsid w:val="00172454"/>
    <w:rsid w:val="0029625B"/>
    <w:rsid w:val="002C3E84"/>
    <w:rsid w:val="00366AA5"/>
    <w:rsid w:val="00375721"/>
    <w:rsid w:val="00392725"/>
    <w:rsid w:val="003A12F9"/>
    <w:rsid w:val="003A65D3"/>
    <w:rsid w:val="003B0DFD"/>
    <w:rsid w:val="003D51D3"/>
    <w:rsid w:val="003D713C"/>
    <w:rsid w:val="00421B79"/>
    <w:rsid w:val="00427249"/>
    <w:rsid w:val="004366DF"/>
    <w:rsid w:val="004C25EA"/>
    <w:rsid w:val="005539F3"/>
    <w:rsid w:val="005975A5"/>
    <w:rsid w:val="005B56E2"/>
    <w:rsid w:val="00680B63"/>
    <w:rsid w:val="006A5D3D"/>
    <w:rsid w:val="006E6D57"/>
    <w:rsid w:val="007425B9"/>
    <w:rsid w:val="00787489"/>
    <w:rsid w:val="007B0129"/>
    <w:rsid w:val="00801C3F"/>
    <w:rsid w:val="00934AEB"/>
    <w:rsid w:val="00936F2F"/>
    <w:rsid w:val="009726E4"/>
    <w:rsid w:val="0097503B"/>
    <w:rsid w:val="0099525A"/>
    <w:rsid w:val="00A038B4"/>
    <w:rsid w:val="00A35885"/>
    <w:rsid w:val="00A726C4"/>
    <w:rsid w:val="00A80C16"/>
    <w:rsid w:val="00A8385E"/>
    <w:rsid w:val="00AE1568"/>
    <w:rsid w:val="00AF23AD"/>
    <w:rsid w:val="00B23418"/>
    <w:rsid w:val="00B5365A"/>
    <w:rsid w:val="00B77AE4"/>
    <w:rsid w:val="00C145F6"/>
    <w:rsid w:val="00C57632"/>
    <w:rsid w:val="00C6302B"/>
    <w:rsid w:val="00C80565"/>
    <w:rsid w:val="00C96689"/>
    <w:rsid w:val="00CD1845"/>
    <w:rsid w:val="00CE51C6"/>
    <w:rsid w:val="00D40DE1"/>
    <w:rsid w:val="00D423CB"/>
    <w:rsid w:val="00D54AFA"/>
    <w:rsid w:val="00D60AE7"/>
    <w:rsid w:val="00D63D25"/>
    <w:rsid w:val="00D708BF"/>
    <w:rsid w:val="00DD1B25"/>
    <w:rsid w:val="00DE6B9B"/>
    <w:rsid w:val="00E06BE6"/>
    <w:rsid w:val="00E71172"/>
    <w:rsid w:val="00E96994"/>
    <w:rsid w:val="00ED7F12"/>
    <w:rsid w:val="00F01AB3"/>
    <w:rsid w:val="00F202CF"/>
    <w:rsid w:val="00F60EA5"/>
    <w:rsid w:val="00F6733A"/>
    <w:rsid w:val="00F7499A"/>
    <w:rsid w:val="00FA1324"/>
    <w:rsid w:val="00FA47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6B9AA01"/>
  <w15:docId w15:val="{8B023CBE-6A52-4055-99F3-CDD324DDEF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423CB"/>
  </w:style>
  <w:style w:type="paragraph" w:styleId="Heading1">
    <w:name w:val="heading 1"/>
    <w:basedOn w:val="Normal"/>
    <w:next w:val="Normal"/>
    <w:link w:val="Heading1Char"/>
    <w:uiPriority w:val="9"/>
    <w:qFormat/>
    <w:rsid w:val="00E06BE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06BE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06BE6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06BE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06BE6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06BE6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06BE6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06BE6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06BE6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06BE6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06BE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06BE6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06BE6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06BE6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06BE6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06BE6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06BE6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06BE6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E06BE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06BE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06BE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06BE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06BE6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06BE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06BE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06BE6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06BE6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06BE6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E06BE6"/>
    <w:rPr>
      <w:b/>
      <w:bCs/>
      <w:smallCaps/>
      <w:color w:val="2F5496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B77AE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77AE4"/>
  </w:style>
  <w:style w:type="paragraph" w:styleId="Footer">
    <w:name w:val="footer"/>
    <w:basedOn w:val="Normal"/>
    <w:link w:val="FooterChar"/>
    <w:uiPriority w:val="99"/>
    <w:unhideWhenUsed/>
    <w:rsid w:val="00B77AE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77AE4"/>
  </w:style>
  <w:style w:type="paragraph" w:styleId="NoSpacing">
    <w:name w:val="No Spacing"/>
    <w:link w:val="NoSpacingChar"/>
    <w:uiPriority w:val="1"/>
    <w:qFormat/>
    <w:rsid w:val="00B77AE4"/>
    <w:pPr>
      <w:spacing w:after="0" w:line="240" w:lineRule="auto"/>
    </w:pPr>
    <w:rPr>
      <w:rFonts w:eastAsiaTheme="minorEastAsia"/>
      <w:kern w:val="0"/>
      <w:lang w:val="en-US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B77AE4"/>
    <w:rPr>
      <w:rFonts w:eastAsiaTheme="minorEastAsia"/>
      <w:kern w:val="0"/>
      <w:lang w:val="en-US"/>
      <w14:ligatures w14:val="none"/>
    </w:rPr>
  </w:style>
  <w:style w:type="paragraph" w:styleId="NormalWeb">
    <w:name w:val="Normal (Web)"/>
    <w:basedOn w:val="Normal"/>
    <w:uiPriority w:val="99"/>
    <w:unhideWhenUsed/>
    <w:rsid w:val="00FA132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ID"/>
      <w14:ligatures w14:val="none"/>
    </w:rPr>
  </w:style>
  <w:style w:type="character" w:styleId="Strong">
    <w:name w:val="Strong"/>
    <w:basedOn w:val="DefaultParagraphFont"/>
    <w:uiPriority w:val="22"/>
    <w:qFormat/>
    <w:rsid w:val="002C3E84"/>
    <w:rPr>
      <w:b/>
      <w:bCs/>
    </w:rPr>
  </w:style>
  <w:style w:type="character" w:styleId="Emphasis">
    <w:name w:val="Emphasis"/>
    <w:basedOn w:val="DefaultParagraphFont"/>
    <w:uiPriority w:val="20"/>
    <w:qFormat/>
    <w:rsid w:val="00A35885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82E8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2E8A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728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9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53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492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72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157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8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807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297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679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234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39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D4BCBE8-8814-42E7-9440-5744E9E9FA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1757</Words>
  <Characters>10021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ta afriyani</dc:creator>
  <cp:keywords/>
  <dc:description/>
  <cp:lastModifiedBy>David ibnu Harris</cp:lastModifiedBy>
  <cp:revision>2</cp:revision>
  <dcterms:created xsi:type="dcterms:W3CDTF">2025-03-01T17:35:00Z</dcterms:created>
  <dcterms:modified xsi:type="dcterms:W3CDTF">2025-03-03T04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d4bb704a-6b27-3beb-b6f3-1c6210ae1d9d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/7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chicago-fullnote-bibliography</vt:lpwstr>
  </property>
  <property fmtid="{D5CDD505-2E9C-101B-9397-08002B2CF9AE}" pid="16" name="Mendeley Recent Style Name 5_1">
    <vt:lpwstr>Chicago Manual of Style 17th edition (full note)</vt:lpwstr>
  </property>
  <property fmtid="{D5CDD505-2E9C-101B-9397-08002B2CF9AE}" pid="17" name="Mendeley Recent Style Id 6_1">
    <vt:lpwstr>http://www.zotero.org/styles/harvard-cite-them-right</vt:lpwstr>
  </property>
  <property fmtid="{D5CDD505-2E9C-101B-9397-08002B2CF9AE}" pid="18" name="Mendeley Recent Style Name 6_1">
    <vt:lpwstr>Cite Them Right 12th edition - Harvard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4th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9th edition</vt:lpwstr>
  </property>
</Properties>
</file>